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5776B" w:rsidRDefault="0005776B" w:rsidP="004929A7">
      <w:pPr>
        <w:pStyle w:val="Heading1"/>
        <w:jc w:val="center"/>
      </w:pPr>
      <w:bookmarkStart w:id="0" w:name="_Toc522784435"/>
      <w:r w:rsidRPr="007D47FB">
        <w:t>BAB V</w:t>
      </w:r>
      <w:r w:rsidRPr="007D47FB">
        <w:br/>
        <w:t>KESIMPULAN DAN SARAN</w:t>
      </w:r>
      <w:bookmarkEnd w:id="0"/>
    </w:p>
    <w:p w:rsidR="0005776B" w:rsidRDefault="0005776B" w:rsidP="0005776B">
      <w:pPr>
        <w:ind w:firstLine="720"/>
        <w:rPr>
          <w:b/>
          <w:lang w:val="en-ID"/>
        </w:rPr>
      </w:pPr>
    </w:p>
    <w:p w:rsidR="0005776B" w:rsidRPr="0005776B" w:rsidRDefault="0005776B" w:rsidP="0062784E">
      <w:pPr>
        <w:pStyle w:val="Heading1"/>
        <w:numPr>
          <w:ilvl w:val="1"/>
          <w:numId w:val="49"/>
        </w:numPr>
        <w:spacing w:before="0" w:after="0"/>
        <w:rPr>
          <w:lang w:val="en-ID"/>
        </w:rPr>
      </w:pPr>
      <w:r>
        <w:rPr>
          <w:lang w:val="en-ID"/>
        </w:rPr>
        <w:t>Kesimpulan</w:t>
      </w:r>
    </w:p>
    <w:p w:rsidR="0005776B" w:rsidRPr="007D47FB" w:rsidRDefault="0005776B" w:rsidP="0005776B">
      <w:pPr>
        <w:ind w:firstLine="720"/>
        <w:rPr>
          <w:bCs/>
          <w:lang w:val="id-ID"/>
        </w:rPr>
      </w:pPr>
      <w:r w:rsidRPr="007D47FB">
        <w:t>Berdasarkan serangkaian proses penelitian yang telah dilakukan, maka dapat ditarik kesimpulan sebagai berikut</w:t>
      </w:r>
      <w:r w:rsidRPr="007D47FB">
        <w:rPr>
          <w:lang w:val="id-ID"/>
        </w:rPr>
        <w:t xml:space="preserve">: </w:t>
      </w:r>
      <w:r w:rsidRPr="007D47FB">
        <w:rPr>
          <w:lang w:val="en-ID"/>
        </w:rPr>
        <w:t xml:space="preserve"> </w:t>
      </w:r>
    </w:p>
    <w:p w:rsidR="0005776B" w:rsidRPr="00A97B93" w:rsidRDefault="004929A7" w:rsidP="00A97B93">
      <w:pPr>
        <w:numPr>
          <w:ilvl w:val="0"/>
          <w:numId w:val="43"/>
        </w:numPr>
        <w:spacing w:after="120"/>
      </w:pPr>
      <w:r>
        <w:t xml:space="preserve">Penelitian ini berhasil membuat sebuah model sistem </w:t>
      </w:r>
      <w:r w:rsidR="0005776B" w:rsidRPr="007D47FB">
        <w:rPr>
          <w:i/>
          <w:lang w:val="id-ID"/>
        </w:rPr>
        <w:t xml:space="preserve">Data-to-Text </w:t>
      </w:r>
      <w:r w:rsidR="0005776B" w:rsidRPr="007D47FB">
        <w:rPr>
          <w:lang w:val="id-ID"/>
        </w:rPr>
        <w:t xml:space="preserve">(D2T) untuk data </w:t>
      </w:r>
      <w:r>
        <w:rPr>
          <w:i/>
        </w:rPr>
        <w:t>unspecific</w:t>
      </w:r>
      <w:r w:rsidR="0005776B" w:rsidRPr="007D47FB">
        <w:rPr>
          <w:i/>
          <w:lang w:val="id-ID"/>
        </w:rPr>
        <w:t xml:space="preserve"> </w:t>
      </w:r>
      <w:r>
        <w:t xml:space="preserve">dengan menggunakan model penelitian sebelumnya sebagai acuan, dan dilakukan penambahan model  proses </w:t>
      </w:r>
      <w:r>
        <w:rPr>
          <w:i/>
          <w:iCs/>
        </w:rPr>
        <w:t>Unspecific Data Handling</w:t>
      </w:r>
      <w:r>
        <w:t xml:space="preserve"> sehingga dataset dipastikan memiliki </w:t>
      </w:r>
      <w:r>
        <w:rPr>
          <w:i/>
          <w:iCs/>
        </w:rPr>
        <w:t>header</w:t>
      </w:r>
      <w:r>
        <w:t xml:space="preserve"> dan </w:t>
      </w:r>
      <w:r>
        <w:rPr>
          <w:i/>
          <w:iCs/>
        </w:rPr>
        <w:t>data description</w:t>
      </w:r>
      <w:r>
        <w:t xml:space="preserve"> sebelum diproses. Selain itu, diterapkan beberapa analisis seperti </w:t>
      </w:r>
      <w:r>
        <w:rPr>
          <w:i/>
          <w:iCs/>
        </w:rPr>
        <w:t xml:space="preserve">Pearson Correlation Coefficient </w:t>
      </w:r>
      <w:r>
        <w:t xml:space="preserve">untuk parameter dengan tipe </w:t>
      </w:r>
      <w:r>
        <w:rPr>
          <w:i/>
          <w:iCs/>
        </w:rPr>
        <w:t xml:space="preserve">numerical </w:t>
      </w:r>
      <w:r w:rsidR="00A97B93">
        <w:t>sehingga penelitian</w:t>
      </w:r>
      <w:r w:rsidR="00A97B93">
        <w:rPr>
          <w:lang w:val="id-ID"/>
        </w:rPr>
        <w:t xml:space="preserve"> ini</w:t>
      </w:r>
      <w:r w:rsidR="00A97B93">
        <w:t xml:space="preserve"> menjawab saran pada penelitian GNG oleh </w:t>
      </w:r>
      <w:r w:rsidR="00A97B93">
        <w:fldChar w:fldCharType="begin" w:fldLock="1"/>
      </w:r>
      <w:r w:rsidR="00A97B93">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manualFormatting":"Abidin et al., (2018)","plainTextFormattedCitation":"(Abidin et al., 2018)","previouslyFormattedCitation":"(Abidin et al., 2018)"},"properties":{"noteIndex":0},"schema":"https://github.com/citation-style-language/schema/raw/master/csl-citation.json"}</w:instrText>
      </w:r>
      <w:r w:rsidR="00A97B93">
        <w:fldChar w:fldCharType="separate"/>
      </w:r>
      <w:r w:rsidR="00A97B93" w:rsidRPr="00295A68">
        <w:rPr>
          <w:noProof/>
        </w:rPr>
        <w:t xml:space="preserve">Abidin et al., </w:t>
      </w:r>
      <w:r w:rsidR="00A97B93">
        <w:rPr>
          <w:noProof/>
        </w:rPr>
        <w:t>(</w:t>
      </w:r>
      <w:r w:rsidR="00A97B93" w:rsidRPr="00295A68">
        <w:rPr>
          <w:noProof/>
        </w:rPr>
        <w:t>2018)</w:t>
      </w:r>
      <w:r w:rsidR="00A97B93">
        <w:fldChar w:fldCharType="end"/>
      </w:r>
      <w:r w:rsidR="00A97B93">
        <w:t xml:space="preserve"> </w:t>
      </w:r>
      <w:r>
        <w:t>dan</w:t>
      </w:r>
      <w:r w:rsidR="00A97B93">
        <w:t xml:space="preserve"> penerapan</w:t>
      </w:r>
      <w:r>
        <w:t xml:space="preserve"> </w:t>
      </w:r>
      <w:r>
        <w:rPr>
          <w:i/>
          <w:iCs/>
        </w:rPr>
        <w:t>String Matching</w:t>
      </w:r>
      <w:r>
        <w:t xml:space="preserve"> untuk parameter dengan tipe </w:t>
      </w:r>
      <w:r>
        <w:rPr>
          <w:i/>
          <w:iCs/>
        </w:rPr>
        <w:t>categorical.</w:t>
      </w:r>
      <w:r w:rsidR="00A97B93">
        <w:rPr>
          <w:i/>
          <w:iCs/>
        </w:rPr>
        <w:t xml:space="preserve"> </w:t>
      </w:r>
    </w:p>
    <w:p w:rsidR="0005776B" w:rsidRDefault="004929A7" w:rsidP="00A97B93">
      <w:pPr>
        <w:pStyle w:val="ListParagraph"/>
        <w:numPr>
          <w:ilvl w:val="0"/>
          <w:numId w:val="43"/>
        </w:numPr>
        <w:spacing w:after="40"/>
      </w:pPr>
      <w:r>
        <w:t xml:space="preserve">Penelitian ini berhasil mengembangkan </w:t>
      </w:r>
      <w:r>
        <w:rPr>
          <w:i/>
        </w:rPr>
        <w:t xml:space="preserve">software </w:t>
      </w:r>
      <w:r>
        <w:t xml:space="preserve">dengan model yang telah dirancang pada tujuan pertama, dengan </w:t>
      </w:r>
      <w:r w:rsidR="0005776B" w:rsidRPr="004929A7">
        <w:rPr>
          <w:lang w:val="id-ID"/>
        </w:rPr>
        <w:t xml:space="preserve">menggunakan </w:t>
      </w:r>
      <w:r w:rsidRPr="004929A7">
        <w:rPr>
          <w:lang w:val="id-ID"/>
        </w:rPr>
        <w:t xml:space="preserve">bahasa </w:t>
      </w:r>
      <w:r w:rsidR="0005776B" w:rsidRPr="004929A7">
        <w:rPr>
          <w:lang w:val="id-ID"/>
        </w:rPr>
        <w:t xml:space="preserve">pemrograman R sebagai inti </w:t>
      </w:r>
      <w:r w:rsidR="0005776B" w:rsidRPr="004929A7">
        <w:rPr>
          <w:i/>
          <w:lang w:val="id-ID"/>
        </w:rPr>
        <w:t>Data-to-Text</w:t>
      </w:r>
      <w:r w:rsidR="0005776B" w:rsidRPr="004929A7">
        <w:rPr>
          <w:lang w:val="id-ID"/>
        </w:rPr>
        <w:t xml:space="preserve"> </w:t>
      </w:r>
      <w:r>
        <w:t>dan beberapa</w:t>
      </w:r>
      <w:r w:rsidR="0005776B" w:rsidRPr="004929A7">
        <w:rPr>
          <w:lang w:val="id-ID"/>
        </w:rPr>
        <w:t xml:space="preserve"> </w:t>
      </w:r>
      <w:r w:rsidR="0005776B" w:rsidRPr="004929A7">
        <w:rPr>
          <w:i/>
          <w:lang w:val="id-ID"/>
        </w:rPr>
        <w:t>package</w:t>
      </w:r>
      <w:r w:rsidR="0005776B" w:rsidRPr="004929A7">
        <w:rPr>
          <w:lang w:val="id-ID"/>
        </w:rPr>
        <w:t xml:space="preserve"> yang mendukung</w:t>
      </w:r>
      <w:r>
        <w:t xml:space="preserve"> pembuatan sistem D2T untuk data </w:t>
      </w:r>
      <w:r>
        <w:rPr>
          <w:i/>
          <w:iCs/>
        </w:rPr>
        <w:t>unspecific</w:t>
      </w:r>
      <w:r>
        <w:t xml:space="preserve">. </w:t>
      </w:r>
    </w:p>
    <w:p w:rsidR="0005776B" w:rsidRPr="00CA48B0" w:rsidRDefault="0005776B" w:rsidP="00A97B93">
      <w:pPr>
        <w:numPr>
          <w:ilvl w:val="0"/>
          <w:numId w:val="43"/>
        </w:numPr>
        <w:rPr>
          <w:lang w:val="id-ID"/>
        </w:rPr>
      </w:pPr>
      <w:r w:rsidRPr="00CA48B0">
        <w:rPr>
          <w:lang w:val="id-ID"/>
        </w:rPr>
        <w:t xml:space="preserve">Kesimpulan dari keseluruhan hasil eksperimen yang dilakukan, keluaran dari sistem terbukti merepresentasikan data yang diberikan. Penelitian ini memeroleh nilai rata-rata keseluruhan </w:t>
      </w:r>
      <w:r>
        <w:t xml:space="preserve">72.31 </w:t>
      </w:r>
      <w:r w:rsidRPr="00CA48B0">
        <w:rPr>
          <w:lang w:val="id-ID"/>
        </w:rPr>
        <w:t xml:space="preserve">pada aspek </w:t>
      </w:r>
      <w:r w:rsidRPr="00CA48B0">
        <w:rPr>
          <w:i/>
          <w:lang w:val="id-ID"/>
        </w:rPr>
        <w:t>Readability</w:t>
      </w:r>
      <w:r w:rsidRPr="00CA48B0">
        <w:rPr>
          <w:lang w:val="id-ID"/>
        </w:rPr>
        <w:t xml:space="preserve"> yang artinya keluaran dari sistem ini tergolong dalam kategori </w:t>
      </w:r>
      <w:r w:rsidRPr="00CA48B0">
        <w:rPr>
          <w:i/>
          <w:iCs/>
        </w:rPr>
        <w:t xml:space="preserve">plain english </w:t>
      </w:r>
      <w:r w:rsidRPr="00CA48B0">
        <w:t>yang berarti</w:t>
      </w:r>
      <w:r w:rsidRPr="00CA48B0">
        <w:rPr>
          <w:i/>
          <w:iCs/>
        </w:rPr>
        <w:t xml:space="preserve"> </w:t>
      </w:r>
      <w:r w:rsidRPr="00CA48B0">
        <w:rPr>
          <w:lang w:val="id-ID"/>
        </w:rPr>
        <w:t xml:space="preserve">dapat dipahami </w:t>
      </w:r>
      <w:r>
        <w:t>oleh anak usia remaja sekalipun</w:t>
      </w:r>
      <w:r w:rsidRPr="00CA48B0">
        <w:rPr>
          <w:lang w:val="id-ID"/>
        </w:rPr>
        <w:t>.</w:t>
      </w:r>
      <w:r>
        <w:t xml:space="preserve"> Sehingga hal ini menjawab masalah pada latar belakan</w:t>
      </w:r>
      <w:r w:rsidR="00A97B93">
        <w:t>g</w:t>
      </w:r>
      <w:r>
        <w:t xml:space="preserve"> dimana sistem ini mampu menghasilkan teks keluaran yang mudah dipahami untuk berbagai input data.</w:t>
      </w:r>
      <w:r w:rsidRPr="00CA48B0">
        <w:rPr>
          <w:lang w:val="id-ID"/>
        </w:rPr>
        <w:t xml:space="preserve"> Sedangkan pada aspek </w:t>
      </w:r>
      <w:r w:rsidRPr="00CA48B0">
        <w:rPr>
          <w:i/>
          <w:lang w:val="id-ID"/>
        </w:rPr>
        <w:t xml:space="preserve">Computation Time </w:t>
      </w:r>
      <w:r w:rsidRPr="00CA48B0">
        <w:rPr>
          <w:lang w:val="id-ID"/>
        </w:rPr>
        <w:t xml:space="preserve">diperoleh rata-rata waktu komputasi </w:t>
      </w:r>
      <w:r>
        <w:t>2-5</w:t>
      </w:r>
      <w:r w:rsidRPr="00CA48B0">
        <w:rPr>
          <w:lang w:val="id-ID"/>
        </w:rPr>
        <w:t xml:space="preserve"> detik</w:t>
      </w:r>
      <w:r>
        <w:t xml:space="preserve"> untuk data berukulan </w:t>
      </w:r>
      <w:r w:rsidR="00A97B93">
        <w:t>kurang dari seribu baris</w:t>
      </w:r>
      <w:r w:rsidRPr="00CA48B0">
        <w:rPr>
          <w:lang w:val="id-ID"/>
        </w:rPr>
        <w:t>.</w:t>
      </w:r>
      <w:r>
        <w:t xml:space="preserve"> Namun </w:t>
      </w:r>
      <w:r>
        <w:lastRenderedPageBreak/>
        <w:t xml:space="preserve">untuk data berukuran lebih dari 18 ribu data proses terjadi lebih lama dengan durasi sekitar 45 detik. </w:t>
      </w:r>
    </w:p>
    <w:p w:rsidR="0005776B" w:rsidRDefault="0005776B" w:rsidP="0005776B">
      <w:pPr>
        <w:rPr>
          <w:lang w:val="id-ID"/>
        </w:rPr>
      </w:pPr>
    </w:p>
    <w:p w:rsidR="0005776B" w:rsidRPr="0005776B" w:rsidRDefault="00A97B93" w:rsidP="0062784E">
      <w:pPr>
        <w:pStyle w:val="Heading1"/>
        <w:numPr>
          <w:ilvl w:val="1"/>
          <w:numId w:val="49"/>
        </w:numPr>
        <w:spacing w:before="0" w:after="0"/>
        <w:rPr>
          <w:lang w:val="en-ID"/>
        </w:rPr>
      </w:pPr>
      <w:r>
        <w:rPr>
          <w:lang w:val="en-ID"/>
        </w:rPr>
        <w:t>Sara</w:t>
      </w:r>
      <w:bookmarkStart w:id="1" w:name="_GoBack"/>
      <w:bookmarkEnd w:id="1"/>
      <w:r>
        <w:rPr>
          <w:lang w:val="en-ID"/>
        </w:rPr>
        <w:t>n</w:t>
      </w:r>
    </w:p>
    <w:p w:rsidR="00A97B93" w:rsidRDefault="00A97B93" w:rsidP="00A97B93">
      <w:pPr>
        <w:spacing w:after="120"/>
        <w:ind w:firstLine="720"/>
        <w:rPr>
          <w:lang w:val="en-ID"/>
        </w:rPr>
      </w:pPr>
      <w:r w:rsidRPr="00A97B93">
        <w:rPr>
          <w:lang w:val="en-ID"/>
        </w:rPr>
        <w:t>Dalam pelaksanaan penelitian, penulis menyadari bahwa masih banyak kekurangan yang dilakukan oleh penulis dalam penelitian ini. Oleh karena itu, penulis menyampaikan beberapa saran yang dapat dilakukan di kemudian hari agar penelitian selanjutnya dapat menghasilkan  analisis yang jauh lebih baik. Berikut beber</w:t>
      </w:r>
      <w:r>
        <w:rPr>
          <w:lang w:val="en-ID"/>
        </w:rPr>
        <w:t>apa saran yang penulis anjurkan:</w:t>
      </w:r>
    </w:p>
    <w:p w:rsidR="0005776B" w:rsidRPr="007D47FB" w:rsidRDefault="0005776B" w:rsidP="00A97B93">
      <w:pPr>
        <w:numPr>
          <w:ilvl w:val="0"/>
          <w:numId w:val="44"/>
        </w:numPr>
        <w:spacing w:after="120"/>
        <w:rPr>
          <w:lang w:val="en-ID"/>
        </w:rPr>
      </w:pPr>
      <w:r w:rsidRPr="007D47FB">
        <w:rPr>
          <w:lang w:val="id-ID"/>
        </w:rPr>
        <w:t xml:space="preserve">Pengembangan </w:t>
      </w:r>
      <w:r w:rsidRPr="007D47FB">
        <w:rPr>
          <w:i/>
          <w:lang w:val="id-ID"/>
        </w:rPr>
        <w:t>corpus</w:t>
      </w:r>
      <w:r w:rsidRPr="007D47FB">
        <w:rPr>
          <w:lang w:val="id-ID"/>
        </w:rPr>
        <w:t xml:space="preserve"> untuk kasus umum, atau menambahkan </w:t>
      </w:r>
      <w:r w:rsidRPr="007D47FB">
        <w:rPr>
          <w:i/>
          <w:lang w:val="id-ID"/>
        </w:rPr>
        <w:t>corpus-corpus</w:t>
      </w:r>
      <w:r w:rsidR="00A97B93">
        <w:rPr>
          <w:lang w:val="id-ID"/>
        </w:rPr>
        <w:t xml:space="preserve"> untuk kasus khusus</w:t>
      </w:r>
      <w:r w:rsidR="00A97B93">
        <w:t xml:space="preserve"> pada proses </w:t>
      </w:r>
      <w:r w:rsidRPr="007D47FB">
        <w:rPr>
          <w:i/>
          <w:lang w:val="id-ID"/>
        </w:rPr>
        <w:t xml:space="preserve">Data Interpretation </w:t>
      </w:r>
      <w:r w:rsidRPr="007D47FB">
        <w:rPr>
          <w:lang w:val="id-ID"/>
        </w:rPr>
        <w:t xml:space="preserve">sehingga dapat meningkatkan nilai </w:t>
      </w:r>
      <w:r w:rsidRPr="007D47FB">
        <w:rPr>
          <w:i/>
          <w:lang w:val="id-ID"/>
        </w:rPr>
        <w:t>Readability</w:t>
      </w:r>
      <w:r w:rsidRPr="007D47FB">
        <w:rPr>
          <w:lang w:val="id-ID"/>
        </w:rPr>
        <w:t>.</w:t>
      </w:r>
    </w:p>
    <w:p w:rsidR="0005776B" w:rsidRPr="00E02C69" w:rsidRDefault="0005776B" w:rsidP="00A97B93">
      <w:pPr>
        <w:numPr>
          <w:ilvl w:val="0"/>
          <w:numId w:val="44"/>
        </w:numPr>
        <w:spacing w:after="120"/>
        <w:rPr>
          <w:lang w:val="en-ID"/>
        </w:rPr>
      </w:pPr>
      <w:r w:rsidRPr="007D47FB">
        <w:rPr>
          <w:lang w:val="id-ID"/>
        </w:rPr>
        <w:t>M</w:t>
      </w:r>
      <w:r w:rsidR="00A97B93">
        <w:rPr>
          <w:lang w:val="id-ID"/>
        </w:rPr>
        <w:t>enggunakan algoritma</w:t>
      </w:r>
      <w:r w:rsidR="00A97B93">
        <w:t xml:space="preserve"> </w:t>
      </w:r>
      <w:r w:rsidR="00A97B93">
        <w:rPr>
          <w:i/>
          <w:iCs/>
        </w:rPr>
        <w:t>Maching Learning</w:t>
      </w:r>
      <w:r w:rsidRPr="007D47FB">
        <w:rPr>
          <w:lang w:val="id-ID"/>
        </w:rPr>
        <w:t xml:space="preserve"> </w:t>
      </w:r>
      <w:r>
        <w:t xml:space="preserve">dalam proses </w:t>
      </w:r>
      <w:r>
        <w:rPr>
          <w:i/>
          <w:iCs/>
        </w:rPr>
        <w:t>Content Determination</w:t>
      </w:r>
      <w:r>
        <w:t xml:space="preserve"> sehingga hasil keluaran yang dihasilkan lebih variatif</w:t>
      </w:r>
      <w:r w:rsidR="00295A68">
        <w:t xml:space="preserve"> seperti </w:t>
      </w:r>
      <w:r w:rsidR="00295A68" w:rsidRPr="00295A68">
        <w:rPr>
          <w:i/>
          <w:iCs/>
        </w:rPr>
        <w:t>Reinforcement Learning</w:t>
      </w:r>
      <w:r w:rsidR="00295A68">
        <w:t xml:space="preserve"> yang dikembangkan oleh </w:t>
      </w:r>
      <w:r w:rsidR="00295A68">
        <w:fldChar w:fldCharType="begin" w:fldLock="1"/>
      </w:r>
      <w:r w:rsidR="00295A68">
        <w:instrText>ADDIN CSL_CITATION {"citationItems":[{"id":"ITEM-1","itemData":{"author":[{"dropping-particle":"","family":"Gkatzia","given":"Dimitra","non-dropping-particle":"","parse-names":false,"suffix":""},{"dropping-particle":"","family":"Hastie","given":"Helen","non-dropping-particle":"","parse-names":false,"suffix":""},{"dropping-particle":"","family":"Janarthanam","given":"Srinivasan","non-dropping-particle":"","parse-names":false,"suffix":""},{"dropping-particle":"","family":"Lemon","given":"Oliver","non-dropping-particle":"","parse-names":false,"suffix":""}],"id":"ITEM-1","issued":{"date-parts":[["2013"]]},"page":"115-124","title":"Generating student feedback from time-series data using Reinforcement Learning","type":"article-journal"},"uris":["http://www.mendeley.com/documents/?uuid=bae699e8-a6bb-428b-8320-a33f7054a5d0"]}],"mendeley":{"formattedCitation":"(Gkatzia et al., 2013)","plainTextFormattedCitation":"(Gkatzia et al., 2013)"},"properties":{"noteIndex":0},"schema":"https://github.com/citation-style-language/schema/raw/master/csl-citation.json"}</w:instrText>
      </w:r>
      <w:r w:rsidR="00295A68">
        <w:fldChar w:fldCharType="separate"/>
      </w:r>
      <w:r w:rsidR="00295A68" w:rsidRPr="00295A68">
        <w:rPr>
          <w:noProof/>
        </w:rPr>
        <w:t>(Gkatzia et al., 2013)</w:t>
      </w:r>
      <w:r w:rsidR="00295A68">
        <w:fldChar w:fldCharType="end"/>
      </w:r>
      <w:r>
        <w:t>.</w:t>
      </w:r>
    </w:p>
    <w:p w:rsidR="0005776B" w:rsidRPr="007D47FB" w:rsidRDefault="0005776B" w:rsidP="00F76469">
      <w:pPr>
        <w:numPr>
          <w:ilvl w:val="0"/>
          <w:numId w:val="44"/>
        </w:numPr>
        <w:spacing w:after="120"/>
        <w:rPr>
          <w:lang w:val="en-ID"/>
        </w:rPr>
      </w:pPr>
      <w:r>
        <w:t xml:space="preserve">Menggunakan </w:t>
      </w:r>
      <w:r w:rsidR="00A97B93">
        <w:t xml:space="preserve">penerapan </w:t>
      </w:r>
      <w:r w:rsidR="00A97B93">
        <w:rPr>
          <w:i/>
          <w:iCs/>
        </w:rPr>
        <w:t>Machine L</w:t>
      </w:r>
      <w:r w:rsidR="00A97B93" w:rsidRPr="00A97B93">
        <w:rPr>
          <w:i/>
          <w:iCs/>
        </w:rPr>
        <w:t>earning</w:t>
      </w:r>
      <w:r w:rsidR="00A97B93">
        <w:t xml:space="preserve"> seperti </w:t>
      </w:r>
      <w:r w:rsidR="00A97B93">
        <w:rPr>
          <w:i/>
          <w:iCs/>
        </w:rPr>
        <w:t>Classification</w:t>
      </w:r>
      <w:r w:rsidR="00A97B93">
        <w:t xml:space="preserve">, ataupun </w:t>
      </w:r>
      <w:r w:rsidR="00A97B93">
        <w:rPr>
          <w:i/>
          <w:iCs/>
        </w:rPr>
        <w:t>Clustering</w:t>
      </w:r>
      <w:r w:rsidR="00A97B93">
        <w:t xml:space="preserve"> untuk analisis d</w:t>
      </w:r>
      <w:r w:rsidR="00F76469">
        <w:t>ata sehingga konten pada teks keluaran bisa lebih variatif.</w:t>
      </w:r>
    </w:p>
    <w:p w:rsidR="0005776B" w:rsidRPr="007D47FB" w:rsidRDefault="0005776B" w:rsidP="0005776B">
      <w:pPr>
        <w:rPr>
          <w:lang w:val="en-ID"/>
        </w:rPr>
      </w:pPr>
    </w:p>
    <w:p w:rsidR="005B0887" w:rsidRPr="0005776B" w:rsidRDefault="005B0887" w:rsidP="0005776B">
      <w:pPr>
        <w:rPr>
          <w:lang w:val="en-ID"/>
        </w:rPr>
      </w:pPr>
    </w:p>
    <w:sectPr w:rsidR="005B0887" w:rsidRPr="0005776B" w:rsidSect="006A2F4A">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1B9E" w:rsidRDefault="00BA1B9E" w:rsidP="00AB0D84">
      <w:pPr>
        <w:spacing w:line="240" w:lineRule="auto"/>
      </w:pPr>
      <w:r>
        <w:separator/>
      </w:r>
    </w:p>
  </w:endnote>
  <w:endnote w:type="continuationSeparator" w:id="0">
    <w:p w:rsidR="00BA1B9E" w:rsidRDefault="00BA1B9E"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1B9E" w:rsidRDefault="00BA1B9E" w:rsidP="00AB0D84">
      <w:pPr>
        <w:spacing w:line="240" w:lineRule="auto"/>
      </w:pPr>
      <w:r>
        <w:separator/>
      </w:r>
    </w:p>
  </w:footnote>
  <w:footnote w:type="continuationSeparator" w:id="0">
    <w:p w:rsidR="00BA1B9E" w:rsidRDefault="00BA1B9E"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96431"/>
    <w:multiLevelType w:val="hybridMultilevel"/>
    <w:tmpl w:val="2200A9CA"/>
    <w:lvl w:ilvl="0" w:tplc="E990F88E">
      <w:start w:val="1"/>
      <w:numFmt w:val="decimal"/>
      <w:lvlText w:val="%1."/>
      <w:lvlJc w:val="left"/>
      <w:pPr>
        <w:ind w:left="927" w:hanging="360"/>
      </w:pPr>
      <w:rPr>
        <w:color w:val="00000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4" w15:restartNumberingAfterBreak="0">
    <w:nsid w:val="15D128C6"/>
    <w:multiLevelType w:val="hybridMultilevel"/>
    <w:tmpl w:val="5CB2A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1ECB1434"/>
    <w:multiLevelType w:val="hybridMultilevel"/>
    <w:tmpl w:val="9556A192"/>
    <w:lvl w:ilvl="0" w:tplc="1BB68D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9"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5480577"/>
    <w:multiLevelType w:val="hybridMultilevel"/>
    <w:tmpl w:val="B762E3BE"/>
    <w:lvl w:ilvl="0" w:tplc="1458B152">
      <w:start w:val="1"/>
      <w:numFmt w:val="decimal"/>
      <w:lvlText w:val="5.%1."/>
      <w:lvlJc w:val="left"/>
      <w:pPr>
        <w:ind w:left="144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2F4BCE"/>
    <w:multiLevelType w:val="hybridMultilevel"/>
    <w:tmpl w:val="39C82BA4"/>
    <w:lvl w:ilvl="0" w:tplc="BBA06C9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6" w15:restartNumberingAfterBreak="0">
    <w:nsid w:val="2A3D1E47"/>
    <w:multiLevelType w:val="multilevel"/>
    <w:tmpl w:val="888CEA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19" w15:restartNumberingAfterBreak="0">
    <w:nsid w:val="2E9C42DA"/>
    <w:multiLevelType w:val="hybridMultilevel"/>
    <w:tmpl w:val="EC4805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21"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2"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3"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4"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5307F77"/>
    <w:multiLevelType w:val="multilevel"/>
    <w:tmpl w:val="3B4E8F0E"/>
    <w:lvl w:ilvl="0">
      <w:start w:val="1"/>
      <w:numFmt w:val="decimal"/>
      <w:lvlText w:val="%1."/>
      <w:lvlJc w:val="left"/>
      <w:pPr>
        <w:ind w:left="1800" w:hanging="360"/>
      </w:pPr>
      <w:rPr>
        <w:i w:val="0"/>
      </w:rPr>
    </w:lvl>
    <w:lvl w:ilvl="1">
      <w:start w:val="1"/>
      <w:numFmt w:val="decimal"/>
      <w:isLgl/>
      <w:lvlText w:val="5.%2"/>
      <w:lvlJc w:val="left"/>
      <w:pPr>
        <w:ind w:left="360" w:hanging="360"/>
      </w:pPr>
    </w:lvl>
    <w:lvl w:ilvl="2">
      <w:start w:val="1"/>
      <w:numFmt w:val="decimal"/>
      <w:isLgl/>
      <w:lvlText w:val="%1.%2.%3"/>
      <w:lvlJc w:val="left"/>
      <w:pPr>
        <w:ind w:left="2160" w:hanging="720"/>
      </w:pPr>
    </w:lvl>
    <w:lvl w:ilvl="3">
      <w:start w:val="1"/>
      <w:numFmt w:val="decimal"/>
      <w:isLgl/>
      <w:lvlText w:val="%1.%2.%3.%4"/>
      <w:lvlJc w:val="left"/>
      <w:pPr>
        <w:ind w:left="2160" w:hanging="720"/>
      </w:pPr>
    </w:lvl>
    <w:lvl w:ilvl="4">
      <w:start w:val="1"/>
      <w:numFmt w:val="decimal"/>
      <w:isLgl/>
      <w:lvlText w:val="%1.%2.%3.%4.%5"/>
      <w:lvlJc w:val="left"/>
      <w:pPr>
        <w:ind w:left="2520" w:hanging="1080"/>
      </w:pPr>
    </w:lvl>
    <w:lvl w:ilvl="5">
      <w:start w:val="1"/>
      <w:numFmt w:val="decimal"/>
      <w:isLgl/>
      <w:lvlText w:val="%1.%2.%3.%4.%5.%6"/>
      <w:lvlJc w:val="left"/>
      <w:pPr>
        <w:ind w:left="2520" w:hanging="1080"/>
      </w:pPr>
    </w:lvl>
    <w:lvl w:ilvl="6">
      <w:start w:val="1"/>
      <w:numFmt w:val="decimal"/>
      <w:isLgl/>
      <w:lvlText w:val="%1.%2.%3.%4.%5.%6.%7"/>
      <w:lvlJc w:val="left"/>
      <w:pPr>
        <w:ind w:left="2880" w:hanging="1440"/>
      </w:pPr>
    </w:lvl>
    <w:lvl w:ilvl="7">
      <w:start w:val="1"/>
      <w:numFmt w:val="decimal"/>
      <w:isLgl/>
      <w:lvlText w:val="%1.%2.%3.%4.%5.%6.%7.%8"/>
      <w:lvlJc w:val="left"/>
      <w:pPr>
        <w:ind w:left="2880" w:hanging="1440"/>
      </w:pPr>
    </w:lvl>
    <w:lvl w:ilvl="8">
      <w:start w:val="1"/>
      <w:numFmt w:val="decimal"/>
      <w:isLgl/>
      <w:lvlText w:val="%1.%2.%3.%4.%5.%6.%7.%8.%9"/>
      <w:lvlJc w:val="left"/>
      <w:pPr>
        <w:ind w:left="3240" w:hanging="1800"/>
      </w:pPr>
    </w:lvl>
  </w:abstractNum>
  <w:abstractNum w:abstractNumId="26"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7" w15:restartNumberingAfterBreak="0">
    <w:nsid w:val="480948B7"/>
    <w:multiLevelType w:val="multilevel"/>
    <w:tmpl w:val="3E54879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4"/>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8"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29" w15:restartNumberingAfterBreak="0">
    <w:nsid w:val="506274A9"/>
    <w:multiLevelType w:val="multilevel"/>
    <w:tmpl w:val="D53A91D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6A830A1"/>
    <w:multiLevelType w:val="multilevel"/>
    <w:tmpl w:val="C31A6E8E"/>
    <w:lvl w:ilvl="0">
      <w:start w:val="5"/>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5D2363AF"/>
    <w:multiLevelType w:val="hybridMultilevel"/>
    <w:tmpl w:val="FA949A88"/>
    <w:lvl w:ilvl="0" w:tplc="1458B152">
      <w:start w:val="1"/>
      <w:numFmt w:val="decimal"/>
      <w:lvlText w:val="5.%1."/>
      <w:lvlJc w:val="left"/>
      <w:pPr>
        <w:ind w:left="720" w:hanging="72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5"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6" w15:restartNumberingAfterBreak="0">
    <w:nsid w:val="61886441"/>
    <w:multiLevelType w:val="hybridMultilevel"/>
    <w:tmpl w:val="E1C49D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8"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9"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40"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41"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42"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5CE26F3"/>
    <w:multiLevelType w:val="hybridMultilevel"/>
    <w:tmpl w:val="05B44D0A"/>
    <w:lvl w:ilvl="0" w:tplc="1458B152">
      <w:start w:val="1"/>
      <w:numFmt w:val="decimal"/>
      <w:lvlText w:val="5.%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6" w15:restartNumberingAfterBreak="0">
    <w:nsid w:val="76B665EA"/>
    <w:multiLevelType w:val="multilevel"/>
    <w:tmpl w:val="DA568E08"/>
    <w:lvl w:ilvl="0">
      <w:start w:val="1"/>
      <w:numFmt w:val="decimal"/>
      <w:lvlText w:val="%1."/>
      <w:lvlJc w:val="left"/>
      <w:pPr>
        <w:ind w:left="720" w:hanging="360"/>
      </w:pPr>
      <w:rPr>
        <w:rFonts w:hint="default"/>
        <w:i w:val="0"/>
        <w:i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7" w15:restartNumberingAfterBreak="0">
    <w:nsid w:val="78523AE7"/>
    <w:multiLevelType w:val="hybridMultilevel"/>
    <w:tmpl w:val="EFECD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24"/>
  </w:num>
  <w:num w:numId="2">
    <w:abstractNumId w:val="45"/>
  </w:num>
  <w:num w:numId="3">
    <w:abstractNumId w:val="10"/>
  </w:num>
  <w:num w:numId="4">
    <w:abstractNumId w:val="30"/>
  </w:num>
  <w:num w:numId="5">
    <w:abstractNumId w:val="2"/>
  </w:num>
  <w:num w:numId="6">
    <w:abstractNumId w:val="9"/>
  </w:num>
  <w:num w:numId="7">
    <w:abstractNumId w:val="33"/>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num>
  <w:num w:numId="11">
    <w:abstractNumId w:val="8"/>
  </w:num>
  <w:num w:numId="12">
    <w:abstractNumId w:val="48"/>
  </w:num>
  <w:num w:numId="13">
    <w:abstractNumId w:val="5"/>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8"/>
  </w:num>
  <w:num w:numId="16">
    <w:abstractNumId w:val="40"/>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7"/>
  </w:num>
  <w:num w:numId="20">
    <w:abstractNumId w:val="12"/>
  </w:num>
  <w:num w:numId="21">
    <w:abstractNumId w:val="20"/>
  </w:num>
  <w:num w:numId="22">
    <w:abstractNumId w:val="21"/>
  </w:num>
  <w:num w:numId="23">
    <w:abstractNumId w:val="26"/>
  </w:num>
  <w:num w:numId="24">
    <w:abstractNumId w:val="27"/>
  </w:num>
  <w:num w:numId="25">
    <w:abstractNumId w:val="22"/>
  </w:num>
  <w:num w:numId="26">
    <w:abstractNumId w:val="23"/>
  </w:num>
  <w:num w:numId="27">
    <w:abstractNumId w:val="37"/>
  </w:num>
  <w:num w:numId="28">
    <w:abstractNumId w:val="1"/>
  </w:num>
  <w:num w:numId="29">
    <w:abstractNumId w:val="28"/>
  </w:num>
  <w:num w:numId="30">
    <w:abstractNumId w:val="43"/>
  </w:num>
  <w:num w:numId="31">
    <w:abstractNumId w:val="42"/>
  </w:num>
  <w:num w:numId="32">
    <w:abstractNumId w:val="14"/>
  </w:num>
  <w:num w:numId="33">
    <w:abstractNumId w:val="18"/>
  </w:num>
  <w:num w:numId="34">
    <w:abstractNumId w:val="35"/>
  </w:num>
  <w:num w:numId="35">
    <w:abstractNumId w:val="16"/>
  </w:num>
  <w:num w:numId="36">
    <w:abstractNumId w:val="36"/>
  </w:num>
  <w:num w:numId="37">
    <w:abstractNumId w:val="47"/>
  </w:num>
  <w:num w:numId="38">
    <w:abstractNumId w:val="4"/>
  </w:num>
  <w:num w:numId="39">
    <w:abstractNumId w:val="46"/>
  </w:num>
  <w:num w:numId="40">
    <w:abstractNumId w:val="6"/>
  </w:num>
  <w:num w:numId="41">
    <w:abstractNumId w:val="29"/>
  </w:num>
  <w:num w:numId="42">
    <w:abstractNumId w:val="25"/>
  </w:num>
  <w:num w:numId="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0"/>
  </w:num>
  <w:num w:numId="46">
    <w:abstractNumId w:val="13"/>
  </w:num>
  <w:num w:numId="47">
    <w:abstractNumId w:val="34"/>
  </w:num>
  <w:num w:numId="48">
    <w:abstractNumId w:val="44"/>
  </w:num>
  <w:num w:numId="49">
    <w:abstractNumId w:val="31"/>
  </w:num>
  <w:num w:numId="50">
    <w:abstractNumId w:val="19"/>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7360"/>
    <w:rsid w:val="00010F33"/>
    <w:rsid w:val="000124A0"/>
    <w:rsid w:val="0002175D"/>
    <w:rsid w:val="0002213A"/>
    <w:rsid w:val="00022FC7"/>
    <w:rsid w:val="00023443"/>
    <w:rsid w:val="00037CB2"/>
    <w:rsid w:val="00041831"/>
    <w:rsid w:val="00052A9F"/>
    <w:rsid w:val="00054C13"/>
    <w:rsid w:val="00055802"/>
    <w:rsid w:val="0005592C"/>
    <w:rsid w:val="0005776B"/>
    <w:rsid w:val="00057B79"/>
    <w:rsid w:val="00061CD9"/>
    <w:rsid w:val="0006243A"/>
    <w:rsid w:val="000639BF"/>
    <w:rsid w:val="000712E9"/>
    <w:rsid w:val="00071680"/>
    <w:rsid w:val="00073F2A"/>
    <w:rsid w:val="00074CEC"/>
    <w:rsid w:val="00076D1B"/>
    <w:rsid w:val="00080733"/>
    <w:rsid w:val="00080ADA"/>
    <w:rsid w:val="00080F16"/>
    <w:rsid w:val="00090E75"/>
    <w:rsid w:val="00091EA9"/>
    <w:rsid w:val="000A2C78"/>
    <w:rsid w:val="000A33A4"/>
    <w:rsid w:val="000A5591"/>
    <w:rsid w:val="000A5F81"/>
    <w:rsid w:val="000A739D"/>
    <w:rsid w:val="000B3376"/>
    <w:rsid w:val="000B37E6"/>
    <w:rsid w:val="000B54EF"/>
    <w:rsid w:val="000C0D0F"/>
    <w:rsid w:val="000C2C98"/>
    <w:rsid w:val="000C5B76"/>
    <w:rsid w:val="000C5FAF"/>
    <w:rsid w:val="000C693F"/>
    <w:rsid w:val="000D0F14"/>
    <w:rsid w:val="000D7774"/>
    <w:rsid w:val="000F0A29"/>
    <w:rsid w:val="000F0C05"/>
    <w:rsid w:val="000F4AB5"/>
    <w:rsid w:val="001002CA"/>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388D"/>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689B"/>
    <w:rsid w:val="001C5D20"/>
    <w:rsid w:val="001C6178"/>
    <w:rsid w:val="001D5115"/>
    <w:rsid w:val="001E302B"/>
    <w:rsid w:val="001E4D24"/>
    <w:rsid w:val="001F1712"/>
    <w:rsid w:val="001F25D3"/>
    <w:rsid w:val="001F507D"/>
    <w:rsid w:val="001F6665"/>
    <w:rsid w:val="00201084"/>
    <w:rsid w:val="00201FCD"/>
    <w:rsid w:val="00203E64"/>
    <w:rsid w:val="00214A72"/>
    <w:rsid w:val="0021676D"/>
    <w:rsid w:val="002207B5"/>
    <w:rsid w:val="0022142E"/>
    <w:rsid w:val="0022511F"/>
    <w:rsid w:val="0022549F"/>
    <w:rsid w:val="00227273"/>
    <w:rsid w:val="00231A68"/>
    <w:rsid w:val="00251BF5"/>
    <w:rsid w:val="0025261D"/>
    <w:rsid w:val="0025700B"/>
    <w:rsid w:val="00262A4F"/>
    <w:rsid w:val="00263614"/>
    <w:rsid w:val="00264EDE"/>
    <w:rsid w:val="002664AD"/>
    <w:rsid w:val="00282BBD"/>
    <w:rsid w:val="00290432"/>
    <w:rsid w:val="00292469"/>
    <w:rsid w:val="00293C16"/>
    <w:rsid w:val="002958E4"/>
    <w:rsid w:val="00295A68"/>
    <w:rsid w:val="002A0CDC"/>
    <w:rsid w:val="002A5940"/>
    <w:rsid w:val="002B49A3"/>
    <w:rsid w:val="002B7068"/>
    <w:rsid w:val="002B747D"/>
    <w:rsid w:val="002C2573"/>
    <w:rsid w:val="002C48BA"/>
    <w:rsid w:val="002C5190"/>
    <w:rsid w:val="002C63FC"/>
    <w:rsid w:val="002C7B5A"/>
    <w:rsid w:val="002D7D86"/>
    <w:rsid w:val="002E29F8"/>
    <w:rsid w:val="002E383A"/>
    <w:rsid w:val="00301AF0"/>
    <w:rsid w:val="00303FE5"/>
    <w:rsid w:val="00304B55"/>
    <w:rsid w:val="003119E8"/>
    <w:rsid w:val="0031772A"/>
    <w:rsid w:val="003200AF"/>
    <w:rsid w:val="0032362D"/>
    <w:rsid w:val="00325649"/>
    <w:rsid w:val="0032697E"/>
    <w:rsid w:val="0033789F"/>
    <w:rsid w:val="0034035E"/>
    <w:rsid w:val="00342480"/>
    <w:rsid w:val="0034551F"/>
    <w:rsid w:val="00345E3A"/>
    <w:rsid w:val="003507AB"/>
    <w:rsid w:val="00354E36"/>
    <w:rsid w:val="003612BB"/>
    <w:rsid w:val="00362671"/>
    <w:rsid w:val="00363F96"/>
    <w:rsid w:val="00364FF7"/>
    <w:rsid w:val="00370376"/>
    <w:rsid w:val="00370E72"/>
    <w:rsid w:val="00371B36"/>
    <w:rsid w:val="00372260"/>
    <w:rsid w:val="0037396A"/>
    <w:rsid w:val="00374C2E"/>
    <w:rsid w:val="0038775D"/>
    <w:rsid w:val="0039405E"/>
    <w:rsid w:val="003A486E"/>
    <w:rsid w:val="003B3AA9"/>
    <w:rsid w:val="003B3DE2"/>
    <w:rsid w:val="003B6FA5"/>
    <w:rsid w:val="003C1D23"/>
    <w:rsid w:val="003C3A75"/>
    <w:rsid w:val="003D2C3D"/>
    <w:rsid w:val="003D6A94"/>
    <w:rsid w:val="003D7F7A"/>
    <w:rsid w:val="003E26B7"/>
    <w:rsid w:val="003E38B7"/>
    <w:rsid w:val="003E4A3D"/>
    <w:rsid w:val="003E62D5"/>
    <w:rsid w:val="003E71C3"/>
    <w:rsid w:val="003F1CE1"/>
    <w:rsid w:val="003F38BC"/>
    <w:rsid w:val="003F612B"/>
    <w:rsid w:val="004026BD"/>
    <w:rsid w:val="004026F6"/>
    <w:rsid w:val="0040371E"/>
    <w:rsid w:val="004133F7"/>
    <w:rsid w:val="00423871"/>
    <w:rsid w:val="004276C6"/>
    <w:rsid w:val="004315A6"/>
    <w:rsid w:val="00432E5F"/>
    <w:rsid w:val="00433253"/>
    <w:rsid w:val="004341C8"/>
    <w:rsid w:val="004463E3"/>
    <w:rsid w:val="004560D8"/>
    <w:rsid w:val="00460EBC"/>
    <w:rsid w:val="00461CBB"/>
    <w:rsid w:val="00463920"/>
    <w:rsid w:val="00464A5E"/>
    <w:rsid w:val="00464EDA"/>
    <w:rsid w:val="00465839"/>
    <w:rsid w:val="004673B4"/>
    <w:rsid w:val="004709B5"/>
    <w:rsid w:val="004859E6"/>
    <w:rsid w:val="004929A7"/>
    <w:rsid w:val="00493B4E"/>
    <w:rsid w:val="00497A7B"/>
    <w:rsid w:val="00497DC8"/>
    <w:rsid w:val="004A086F"/>
    <w:rsid w:val="004A0B74"/>
    <w:rsid w:val="004A68B7"/>
    <w:rsid w:val="004B038D"/>
    <w:rsid w:val="004B1839"/>
    <w:rsid w:val="004B27D3"/>
    <w:rsid w:val="004B6E15"/>
    <w:rsid w:val="004D04AB"/>
    <w:rsid w:val="004D4EFC"/>
    <w:rsid w:val="004E4616"/>
    <w:rsid w:val="004F3516"/>
    <w:rsid w:val="004F4DDA"/>
    <w:rsid w:val="0050091B"/>
    <w:rsid w:val="0050169F"/>
    <w:rsid w:val="00510D8A"/>
    <w:rsid w:val="00515517"/>
    <w:rsid w:val="005172B6"/>
    <w:rsid w:val="0052196A"/>
    <w:rsid w:val="0053335D"/>
    <w:rsid w:val="00533719"/>
    <w:rsid w:val="005350E7"/>
    <w:rsid w:val="00537F20"/>
    <w:rsid w:val="00540D7C"/>
    <w:rsid w:val="00541F6F"/>
    <w:rsid w:val="00542218"/>
    <w:rsid w:val="00542602"/>
    <w:rsid w:val="00543483"/>
    <w:rsid w:val="00543EBF"/>
    <w:rsid w:val="00544D35"/>
    <w:rsid w:val="005551A3"/>
    <w:rsid w:val="00555379"/>
    <w:rsid w:val="00570D7A"/>
    <w:rsid w:val="00571053"/>
    <w:rsid w:val="00572152"/>
    <w:rsid w:val="00584595"/>
    <w:rsid w:val="00585131"/>
    <w:rsid w:val="00585D36"/>
    <w:rsid w:val="00590ACF"/>
    <w:rsid w:val="00593AC7"/>
    <w:rsid w:val="005A70EC"/>
    <w:rsid w:val="005A7CA9"/>
    <w:rsid w:val="005B07CB"/>
    <w:rsid w:val="005B0887"/>
    <w:rsid w:val="005B43A3"/>
    <w:rsid w:val="005B6479"/>
    <w:rsid w:val="005B6684"/>
    <w:rsid w:val="005C02E4"/>
    <w:rsid w:val="005C394B"/>
    <w:rsid w:val="005C492D"/>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07926"/>
    <w:rsid w:val="006104D4"/>
    <w:rsid w:val="00617677"/>
    <w:rsid w:val="00620FEF"/>
    <w:rsid w:val="00624AB6"/>
    <w:rsid w:val="00625505"/>
    <w:rsid w:val="0062632F"/>
    <w:rsid w:val="00626ADA"/>
    <w:rsid w:val="0062784E"/>
    <w:rsid w:val="00631A18"/>
    <w:rsid w:val="00631A43"/>
    <w:rsid w:val="00634FD5"/>
    <w:rsid w:val="00636773"/>
    <w:rsid w:val="0063785B"/>
    <w:rsid w:val="006421F5"/>
    <w:rsid w:val="00643D13"/>
    <w:rsid w:val="00651EE3"/>
    <w:rsid w:val="0065290E"/>
    <w:rsid w:val="00655946"/>
    <w:rsid w:val="0066075D"/>
    <w:rsid w:val="006625B9"/>
    <w:rsid w:val="00677C0E"/>
    <w:rsid w:val="006865F3"/>
    <w:rsid w:val="00686803"/>
    <w:rsid w:val="00687C88"/>
    <w:rsid w:val="0069194C"/>
    <w:rsid w:val="00692045"/>
    <w:rsid w:val="00692EB8"/>
    <w:rsid w:val="00693851"/>
    <w:rsid w:val="00695516"/>
    <w:rsid w:val="006A4103"/>
    <w:rsid w:val="006A5AD3"/>
    <w:rsid w:val="006A5EA3"/>
    <w:rsid w:val="006A739F"/>
    <w:rsid w:val="006B0E7E"/>
    <w:rsid w:val="006B4A2A"/>
    <w:rsid w:val="006B7CC8"/>
    <w:rsid w:val="006B7CF4"/>
    <w:rsid w:val="006C5C7B"/>
    <w:rsid w:val="006C77C0"/>
    <w:rsid w:val="006C7BCA"/>
    <w:rsid w:val="006D06F3"/>
    <w:rsid w:val="006D0FD2"/>
    <w:rsid w:val="006D498B"/>
    <w:rsid w:val="006E0C8F"/>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653B"/>
    <w:rsid w:val="0073754A"/>
    <w:rsid w:val="007441E9"/>
    <w:rsid w:val="00744246"/>
    <w:rsid w:val="00747826"/>
    <w:rsid w:val="00751CA7"/>
    <w:rsid w:val="00756448"/>
    <w:rsid w:val="00760F04"/>
    <w:rsid w:val="00767F76"/>
    <w:rsid w:val="00770084"/>
    <w:rsid w:val="00770B08"/>
    <w:rsid w:val="00772146"/>
    <w:rsid w:val="00777D65"/>
    <w:rsid w:val="00784315"/>
    <w:rsid w:val="00785111"/>
    <w:rsid w:val="0078638A"/>
    <w:rsid w:val="0078650E"/>
    <w:rsid w:val="0079729D"/>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5287"/>
    <w:rsid w:val="00806ADC"/>
    <w:rsid w:val="008073FD"/>
    <w:rsid w:val="008109D8"/>
    <w:rsid w:val="00811910"/>
    <w:rsid w:val="0081418E"/>
    <w:rsid w:val="0081449F"/>
    <w:rsid w:val="00814A15"/>
    <w:rsid w:val="00816CBE"/>
    <w:rsid w:val="00823491"/>
    <w:rsid w:val="00824093"/>
    <w:rsid w:val="0082533A"/>
    <w:rsid w:val="00837741"/>
    <w:rsid w:val="0084035F"/>
    <w:rsid w:val="00842CC2"/>
    <w:rsid w:val="00845B12"/>
    <w:rsid w:val="00846552"/>
    <w:rsid w:val="00847C43"/>
    <w:rsid w:val="0085298D"/>
    <w:rsid w:val="00856DCF"/>
    <w:rsid w:val="00856FE3"/>
    <w:rsid w:val="0086426A"/>
    <w:rsid w:val="00864361"/>
    <w:rsid w:val="00874490"/>
    <w:rsid w:val="0087595D"/>
    <w:rsid w:val="00886432"/>
    <w:rsid w:val="00893A16"/>
    <w:rsid w:val="008A354D"/>
    <w:rsid w:val="008A5CB1"/>
    <w:rsid w:val="008A5FE9"/>
    <w:rsid w:val="008B3609"/>
    <w:rsid w:val="008B55AC"/>
    <w:rsid w:val="008B7805"/>
    <w:rsid w:val="008C46B5"/>
    <w:rsid w:val="008C525E"/>
    <w:rsid w:val="008C5F58"/>
    <w:rsid w:val="008C7066"/>
    <w:rsid w:val="008C7315"/>
    <w:rsid w:val="008E0D3C"/>
    <w:rsid w:val="008F0837"/>
    <w:rsid w:val="008F7257"/>
    <w:rsid w:val="009014D5"/>
    <w:rsid w:val="00902B57"/>
    <w:rsid w:val="00910E61"/>
    <w:rsid w:val="00913301"/>
    <w:rsid w:val="00916B00"/>
    <w:rsid w:val="00917F4A"/>
    <w:rsid w:val="00922969"/>
    <w:rsid w:val="00923F2F"/>
    <w:rsid w:val="00933ACE"/>
    <w:rsid w:val="00950DD9"/>
    <w:rsid w:val="00957EE5"/>
    <w:rsid w:val="00960AF5"/>
    <w:rsid w:val="0096382C"/>
    <w:rsid w:val="009707FE"/>
    <w:rsid w:val="00971A6A"/>
    <w:rsid w:val="009731C5"/>
    <w:rsid w:val="00973E58"/>
    <w:rsid w:val="00976995"/>
    <w:rsid w:val="00986CB8"/>
    <w:rsid w:val="00991197"/>
    <w:rsid w:val="00992313"/>
    <w:rsid w:val="00993DD4"/>
    <w:rsid w:val="009A218C"/>
    <w:rsid w:val="009A3C1D"/>
    <w:rsid w:val="009A53F9"/>
    <w:rsid w:val="009A5AA5"/>
    <w:rsid w:val="009A6848"/>
    <w:rsid w:val="009A6994"/>
    <w:rsid w:val="009A7D97"/>
    <w:rsid w:val="009B067C"/>
    <w:rsid w:val="009B08DF"/>
    <w:rsid w:val="009B0C7C"/>
    <w:rsid w:val="009B1C59"/>
    <w:rsid w:val="009B5435"/>
    <w:rsid w:val="009B7A0F"/>
    <w:rsid w:val="009C064B"/>
    <w:rsid w:val="009C0E10"/>
    <w:rsid w:val="009C1AC5"/>
    <w:rsid w:val="009C3B1A"/>
    <w:rsid w:val="009D1842"/>
    <w:rsid w:val="009D3889"/>
    <w:rsid w:val="009E428B"/>
    <w:rsid w:val="009E6468"/>
    <w:rsid w:val="009E690B"/>
    <w:rsid w:val="009E7A20"/>
    <w:rsid w:val="009F27B2"/>
    <w:rsid w:val="009F27F0"/>
    <w:rsid w:val="009F5CBB"/>
    <w:rsid w:val="00A047C8"/>
    <w:rsid w:val="00A101C5"/>
    <w:rsid w:val="00A10332"/>
    <w:rsid w:val="00A13A86"/>
    <w:rsid w:val="00A20E01"/>
    <w:rsid w:val="00A22AB1"/>
    <w:rsid w:val="00A33029"/>
    <w:rsid w:val="00A3530D"/>
    <w:rsid w:val="00A35C12"/>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97B93"/>
    <w:rsid w:val="00AA32FB"/>
    <w:rsid w:val="00AB0D84"/>
    <w:rsid w:val="00AB285F"/>
    <w:rsid w:val="00AB2945"/>
    <w:rsid w:val="00AB398F"/>
    <w:rsid w:val="00AB5300"/>
    <w:rsid w:val="00AB5AAF"/>
    <w:rsid w:val="00AB751C"/>
    <w:rsid w:val="00AC2200"/>
    <w:rsid w:val="00AC6307"/>
    <w:rsid w:val="00AC69D0"/>
    <w:rsid w:val="00AD06D9"/>
    <w:rsid w:val="00AD3474"/>
    <w:rsid w:val="00AD4E7F"/>
    <w:rsid w:val="00AD551B"/>
    <w:rsid w:val="00AE53FB"/>
    <w:rsid w:val="00AE6F40"/>
    <w:rsid w:val="00AF224A"/>
    <w:rsid w:val="00AF2482"/>
    <w:rsid w:val="00AF28B5"/>
    <w:rsid w:val="00AF2B77"/>
    <w:rsid w:val="00AF5DD8"/>
    <w:rsid w:val="00B03415"/>
    <w:rsid w:val="00B069D7"/>
    <w:rsid w:val="00B255F3"/>
    <w:rsid w:val="00B35559"/>
    <w:rsid w:val="00B3577D"/>
    <w:rsid w:val="00B44832"/>
    <w:rsid w:val="00B45E96"/>
    <w:rsid w:val="00B52A05"/>
    <w:rsid w:val="00B53E34"/>
    <w:rsid w:val="00B60EB0"/>
    <w:rsid w:val="00B61AA6"/>
    <w:rsid w:val="00B61E44"/>
    <w:rsid w:val="00B64E14"/>
    <w:rsid w:val="00B728D5"/>
    <w:rsid w:val="00B73A52"/>
    <w:rsid w:val="00B73BC2"/>
    <w:rsid w:val="00B757CD"/>
    <w:rsid w:val="00B84BAB"/>
    <w:rsid w:val="00B86AC9"/>
    <w:rsid w:val="00B875AE"/>
    <w:rsid w:val="00B93C48"/>
    <w:rsid w:val="00B940CE"/>
    <w:rsid w:val="00B94122"/>
    <w:rsid w:val="00BA1B9E"/>
    <w:rsid w:val="00BA7C6C"/>
    <w:rsid w:val="00BB4A7D"/>
    <w:rsid w:val="00BB61C2"/>
    <w:rsid w:val="00BB7961"/>
    <w:rsid w:val="00BC1791"/>
    <w:rsid w:val="00BC2F86"/>
    <w:rsid w:val="00BC69F5"/>
    <w:rsid w:val="00BD4C8A"/>
    <w:rsid w:val="00BD71C9"/>
    <w:rsid w:val="00BD78FA"/>
    <w:rsid w:val="00C033BC"/>
    <w:rsid w:val="00C04F77"/>
    <w:rsid w:val="00C067B2"/>
    <w:rsid w:val="00C07908"/>
    <w:rsid w:val="00C07A5D"/>
    <w:rsid w:val="00C141FB"/>
    <w:rsid w:val="00C15088"/>
    <w:rsid w:val="00C17484"/>
    <w:rsid w:val="00C45A30"/>
    <w:rsid w:val="00C468F4"/>
    <w:rsid w:val="00C52246"/>
    <w:rsid w:val="00C5381B"/>
    <w:rsid w:val="00C6197C"/>
    <w:rsid w:val="00C76CE2"/>
    <w:rsid w:val="00C8020E"/>
    <w:rsid w:val="00C80BE5"/>
    <w:rsid w:val="00C818C3"/>
    <w:rsid w:val="00C82DF8"/>
    <w:rsid w:val="00C91BDE"/>
    <w:rsid w:val="00CA3549"/>
    <w:rsid w:val="00CA3788"/>
    <w:rsid w:val="00CA58CA"/>
    <w:rsid w:val="00CA65D2"/>
    <w:rsid w:val="00CB1517"/>
    <w:rsid w:val="00CB3406"/>
    <w:rsid w:val="00CC17C9"/>
    <w:rsid w:val="00CC5261"/>
    <w:rsid w:val="00CC7747"/>
    <w:rsid w:val="00CD2F97"/>
    <w:rsid w:val="00CE7124"/>
    <w:rsid w:val="00CE72D9"/>
    <w:rsid w:val="00CF1038"/>
    <w:rsid w:val="00CF638B"/>
    <w:rsid w:val="00D000F6"/>
    <w:rsid w:val="00D06743"/>
    <w:rsid w:val="00D1180C"/>
    <w:rsid w:val="00D13993"/>
    <w:rsid w:val="00D2085E"/>
    <w:rsid w:val="00D20D44"/>
    <w:rsid w:val="00D22A39"/>
    <w:rsid w:val="00D26912"/>
    <w:rsid w:val="00D31D3E"/>
    <w:rsid w:val="00D362A7"/>
    <w:rsid w:val="00D36E2A"/>
    <w:rsid w:val="00D40FB3"/>
    <w:rsid w:val="00D538BD"/>
    <w:rsid w:val="00D539AA"/>
    <w:rsid w:val="00D60BA9"/>
    <w:rsid w:val="00D615CB"/>
    <w:rsid w:val="00D6246C"/>
    <w:rsid w:val="00D633C3"/>
    <w:rsid w:val="00D6762D"/>
    <w:rsid w:val="00D71077"/>
    <w:rsid w:val="00D7612F"/>
    <w:rsid w:val="00D82A17"/>
    <w:rsid w:val="00D867AF"/>
    <w:rsid w:val="00D87752"/>
    <w:rsid w:val="00D91567"/>
    <w:rsid w:val="00D924D8"/>
    <w:rsid w:val="00D962A7"/>
    <w:rsid w:val="00DA1501"/>
    <w:rsid w:val="00DA2584"/>
    <w:rsid w:val="00DB6FAA"/>
    <w:rsid w:val="00DD5FED"/>
    <w:rsid w:val="00DD7D46"/>
    <w:rsid w:val="00DE25C5"/>
    <w:rsid w:val="00DE262C"/>
    <w:rsid w:val="00DE3340"/>
    <w:rsid w:val="00DE667E"/>
    <w:rsid w:val="00DF24AF"/>
    <w:rsid w:val="00DF4618"/>
    <w:rsid w:val="00DF597E"/>
    <w:rsid w:val="00E00D0E"/>
    <w:rsid w:val="00E03617"/>
    <w:rsid w:val="00E07E1B"/>
    <w:rsid w:val="00E11AC5"/>
    <w:rsid w:val="00E133EF"/>
    <w:rsid w:val="00E13E4C"/>
    <w:rsid w:val="00E14696"/>
    <w:rsid w:val="00E2348D"/>
    <w:rsid w:val="00E2663C"/>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38B"/>
    <w:rsid w:val="00E83F5D"/>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3657"/>
    <w:rsid w:val="00EE40AC"/>
    <w:rsid w:val="00F0184F"/>
    <w:rsid w:val="00F04FF6"/>
    <w:rsid w:val="00F111C7"/>
    <w:rsid w:val="00F116AE"/>
    <w:rsid w:val="00F12D4A"/>
    <w:rsid w:val="00F1395C"/>
    <w:rsid w:val="00F15644"/>
    <w:rsid w:val="00F2217C"/>
    <w:rsid w:val="00F245F4"/>
    <w:rsid w:val="00F24BD7"/>
    <w:rsid w:val="00F26EBD"/>
    <w:rsid w:val="00F30ABA"/>
    <w:rsid w:val="00F36BB4"/>
    <w:rsid w:val="00F41FDB"/>
    <w:rsid w:val="00F42D3A"/>
    <w:rsid w:val="00F4332F"/>
    <w:rsid w:val="00F44B4D"/>
    <w:rsid w:val="00F44F3D"/>
    <w:rsid w:val="00F45FC8"/>
    <w:rsid w:val="00F502F0"/>
    <w:rsid w:val="00F5137C"/>
    <w:rsid w:val="00F54BC0"/>
    <w:rsid w:val="00F5683E"/>
    <w:rsid w:val="00F63149"/>
    <w:rsid w:val="00F7368B"/>
    <w:rsid w:val="00F76469"/>
    <w:rsid w:val="00F8027F"/>
    <w:rsid w:val="00F80B0F"/>
    <w:rsid w:val="00F8121B"/>
    <w:rsid w:val="00F87E7D"/>
    <w:rsid w:val="00F91F8C"/>
    <w:rsid w:val="00F94E98"/>
    <w:rsid w:val="00FA27A4"/>
    <w:rsid w:val="00FA5409"/>
    <w:rsid w:val="00FA6BE3"/>
    <w:rsid w:val="00FB0523"/>
    <w:rsid w:val="00FB155D"/>
    <w:rsid w:val="00FB5671"/>
    <w:rsid w:val="00FB6CB3"/>
    <w:rsid w:val="00FB7606"/>
    <w:rsid w:val="00FC0330"/>
    <w:rsid w:val="00FC3F21"/>
    <w:rsid w:val="00FD01BD"/>
    <w:rsid w:val="00FD0292"/>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D82A17"/>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EB31B95F-9B84-4364-BB70-59808A82D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23</TotalTime>
  <Pages>2</Pages>
  <Words>702</Words>
  <Characters>4008</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28</cp:revision>
  <cp:lastPrinted>2018-11-26T03:40:00Z</cp:lastPrinted>
  <dcterms:created xsi:type="dcterms:W3CDTF">2018-11-21T18:01:00Z</dcterms:created>
  <dcterms:modified xsi:type="dcterms:W3CDTF">2018-12-16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